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5432F865" w:rsidR="00EC3A32" w:rsidRDefault="00BC0725" w:rsidP="00EC3A32">
      <w:pPr>
        <w:widowControl/>
        <w:wordWrap/>
        <w:autoSpaceDE/>
        <w:autoSpaceDN/>
        <w:spacing w:line="276" w:lineRule="auto"/>
        <w:jc w:val="center"/>
        <w:rPr>
          <w:b/>
          <w:bCs/>
          <w:sz w:val="36"/>
          <w:szCs w:val="36"/>
        </w:rPr>
      </w:pPr>
      <w:r>
        <w:rPr>
          <w:rFonts w:hint="eastAsia"/>
          <w:b/>
          <w:bCs/>
          <w:sz w:val="36"/>
          <w:szCs w:val="36"/>
        </w:rPr>
        <w:t xml:space="preserve">시스템화학 </w:t>
      </w:r>
      <w:r w:rsidR="00EC3A32">
        <w:rPr>
          <w:rFonts w:hint="eastAsia"/>
          <w:b/>
          <w:bCs/>
          <w:sz w:val="36"/>
          <w:szCs w:val="36"/>
        </w:rPr>
        <w:t>글로벌 선도</w:t>
      </w:r>
      <w:r>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201D2E02" w:rsidR="00821C22" w:rsidRDefault="00821C22" w:rsidP="00821C22">
            <w:pPr>
              <w:rPr>
                <w:b/>
                <w:bCs/>
                <w:sz w:val="24"/>
                <w:szCs w:val="24"/>
              </w:rPr>
            </w:pPr>
          </w:p>
        </w:tc>
        <w:tc>
          <w:tcPr>
            <w:tcW w:w="7310" w:type="dxa"/>
            <w:tcBorders>
              <w:top w:val="single" w:sz="2" w:space="0" w:color="auto"/>
              <w:left w:val="single" w:sz="2" w:space="0" w:color="auto"/>
              <w:bottom w:val="single" w:sz="12" w:space="0" w:color="auto"/>
            </w:tcBorders>
          </w:tcPr>
          <w:p w14:paraId="0092D760" w14:textId="69FAB011" w:rsidR="00821C22" w:rsidRDefault="008E4FCC" w:rsidP="00821C22">
            <w:pPr>
              <w:rPr>
                <w:b/>
                <w:bCs/>
                <w:sz w:val="24"/>
                <w:szCs w:val="24"/>
              </w:rPr>
            </w:pPr>
            <w:r>
              <w:rPr>
                <w:rFonts w:hint="eastAsia"/>
                <w:b/>
                <w:bCs/>
                <w:sz w:val="24"/>
                <w:szCs w:val="24"/>
              </w:rPr>
              <w:t>Banque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w:t>
            </w:r>
            <w:proofErr w:type="spellStart"/>
            <w:r>
              <w:rPr>
                <w:rFonts w:hint="eastAsia"/>
                <w:b/>
                <w:bCs/>
                <w:sz w:val="24"/>
                <w:szCs w:val="24"/>
              </w:rPr>
              <w:t>황토정</w:t>
            </w:r>
            <w:proofErr w:type="spellEnd"/>
            <w:r>
              <w:rPr>
                <w:rFonts w:hint="eastAsia"/>
                <w:b/>
                <w:bCs/>
                <w:sz w:val="24"/>
                <w:szCs w:val="24"/>
              </w:rPr>
              <w:t>)</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1750D43B" w14:textId="77777777" w:rsidR="00D95D69" w:rsidRDefault="00D95D69"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lastRenderedPageBreak/>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36972CAC" w14:textId="6EB8EDFB" w:rsidR="00266191" w:rsidRPr="003A1E76" w:rsidRDefault="00266191" w:rsidP="00266191">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Pr="00EB1427">
        <w:rPr>
          <w:b/>
          <w:bCs/>
          <w:sz w:val="72"/>
          <w:szCs w:val="72"/>
        </w:rPr>
        <w:br w:type="page"/>
      </w:r>
      <w:r w:rsidRPr="00EF60A6">
        <w:rPr>
          <w:rFonts w:ascii="Times New Roman" w:hAnsi="Times New Roman" w:cs="Times New Roman" w:hint="eastAsia"/>
          <w:b/>
          <w:sz w:val="24"/>
          <w:szCs w:val="18"/>
        </w:rPr>
        <w:lastRenderedPageBreak/>
        <w:t>(</w:t>
      </w:r>
      <w:r w:rsidR="004F1C61">
        <w:rPr>
          <w:rFonts w:ascii="Times New Roman" w:hAnsi="Times New Roman" w:cs="Times New Roman" w:hint="eastAsia"/>
          <w:b/>
          <w:sz w:val="24"/>
          <w:szCs w:val="18"/>
        </w:rPr>
        <w:t>Poster XX</w:t>
      </w:r>
      <w:r w:rsidRPr="00EF60A6">
        <w:rPr>
          <w:rFonts w:ascii="Times New Roman" w:hAnsi="Times New Roman" w:cs="Times New Roman"/>
          <w:b/>
          <w:sz w:val="24"/>
          <w:szCs w:val="18"/>
        </w:rPr>
        <w:t>)</w:t>
      </w:r>
    </w:p>
    <w:p w14:paraId="60999953" w14:textId="77777777" w:rsidR="00266191" w:rsidRPr="00933286" w:rsidRDefault="00266191" w:rsidP="0026619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7F9BF2FE" w14:textId="77777777" w:rsidR="00266191" w:rsidRPr="008943AC" w:rsidRDefault="00266191" w:rsidP="00266191">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C6056B" w14:textId="77777777" w:rsidR="00266191" w:rsidRPr="00C36EF8" w:rsidRDefault="00266191" w:rsidP="00266191">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73CA992F" w14:textId="77777777" w:rsidR="00266191" w:rsidRPr="003A1E76" w:rsidRDefault="00266191" w:rsidP="00266191">
      <w:pPr>
        <w:spacing w:before="240" w:after="0" w:line="360" w:lineRule="auto"/>
        <w:rPr>
          <w:rFonts w:ascii="Times New Roman" w:hAnsi="Times New Roman" w:cs="Times New Roman"/>
          <w:sz w:val="24"/>
          <w:szCs w:val="24"/>
        </w:rPr>
      </w:pPr>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p w14:paraId="3E638C92" w14:textId="77777777" w:rsidR="00266191" w:rsidRPr="003A1E76" w:rsidRDefault="00266191" w:rsidP="00266191">
      <w:pPr>
        <w:adjustRightInd w:val="0"/>
        <w:spacing w:line="280" w:lineRule="exact"/>
        <w:jc w:val="left"/>
        <w:rPr>
          <w:rFonts w:ascii="Times New Roman" w:hAnsi="Times New Roman" w:cs="Times New Roman"/>
          <w:b/>
          <w:bCs/>
          <w:kern w:val="0"/>
          <w:szCs w:val="20"/>
        </w:rPr>
      </w:pPr>
    </w:p>
    <w:p w14:paraId="0C14977B" w14:textId="77777777" w:rsidR="00266191" w:rsidRPr="003A1E76" w:rsidRDefault="00266191" w:rsidP="002661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D040661" w14:textId="77777777" w:rsidR="00266191" w:rsidRDefault="00266191" w:rsidP="002661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6E756FA8" w14:textId="77777777" w:rsidR="00266191" w:rsidRDefault="00266191" w:rsidP="00266191">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2]</w:t>
      </w:r>
    </w:p>
    <w:p w14:paraId="2262EFF6" w14:textId="489C8483" w:rsidR="005F7CCF" w:rsidRDefault="005F7CCF">
      <w:pPr>
        <w:widowControl/>
        <w:wordWrap/>
        <w:autoSpaceDE/>
        <w:autoSpaceDN/>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hint="eastAsia"/>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hint="eastAsia"/>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rPr>
          <w:rFonts w:hint="eastAsia"/>
        </w:rPr>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hint="eastAsia"/>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w:t>
      </w:r>
      <w:proofErr w:type="spellStart"/>
      <w:r w:rsidRPr="00567074">
        <w:rPr>
          <w:rFonts w:ascii="Times New Roman" w:eastAsia="맑은 고딕" w:hAnsi="Times New Roman" w:cs="Times New Roman"/>
        </w:rPr>
        <w:t>Bräse</w:t>
      </w:r>
      <w:proofErr w:type="spellEnd"/>
      <w:r w:rsidRPr="00567074">
        <w:rPr>
          <w:rFonts w:ascii="Times New Roman" w:eastAsia="맑은 고딕" w:hAnsi="Times New Roman" w:cs="Times New Roman"/>
        </w:rPr>
        <w:t xml:space="preserv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r>
      <w:proofErr w:type="spellStart"/>
      <w:r w:rsidRPr="00567074">
        <w:rPr>
          <w:rFonts w:ascii="Times New Roman" w:eastAsia="맑은 고딕" w:hAnsi="Times New Roman" w:cs="Times New Roman"/>
        </w:rPr>
        <w:t>Thejo</w:t>
      </w:r>
      <w:proofErr w:type="spellEnd"/>
      <w:r w:rsidRPr="00567074">
        <w:rPr>
          <w:rFonts w:ascii="Times New Roman" w:eastAsia="맑은 고딕" w:hAnsi="Times New Roman" w:cs="Times New Roman"/>
        </w:rPr>
        <w:t xml:space="preserve"> Kalyani, N.; </w:t>
      </w:r>
      <w:proofErr w:type="spellStart"/>
      <w:r w:rsidRPr="00567074">
        <w:rPr>
          <w:rFonts w:ascii="Times New Roman" w:eastAsia="맑은 고딕" w:hAnsi="Times New Roman" w:cs="Times New Roman"/>
        </w:rPr>
        <w:t>Dhoble</w:t>
      </w:r>
      <w:proofErr w:type="spellEnd"/>
      <w:r w:rsidRPr="00567074">
        <w:rPr>
          <w:rFonts w:ascii="Times New Roman" w:eastAsia="맑은 고딕" w:hAnsi="Times New Roman" w:cs="Times New Roman"/>
        </w:rPr>
        <w:t xml:space="preserv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r>
      <w:proofErr w:type="spellStart"/>
      <w:r w:rsidRPr="00567074">
        <w:rPr>
          <w:rFonts w:ascii="Times New Roman" w:eastAsia="맑은 고딕" w:hAnsi="Times New Roman" w:cs="Times New Roman"/>
        </w:rPr>
        <w:t>Sylvinson</w:t>
      </w:r>
      <w:proofErr w:type="spellEnd"/>
      <w:r w:rsidRPr="00567074">
        <w:rPr>
          <w:rFonts w:ascii="Times New Roman" w:eastAsia="맑은 고딕" w:hAnsi="Times New Roman" w:cs="Times New Roman"/>
        </w:rPr>
        <w:t xml:space="preserve">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 xml:space="preserve">J. Chem. Theory </w:t>
      </w:r>
      <w:proofErr w:type="spellStart"/>
      <w:r w:rsidRPr="00567074">
        <w:rPr>
          <w:rFonts w:ascii="Times New Roman" w:eastAsia="맑은 고딕" w:hAnsi="Times New Roman" w:cs="Times New Roman"/>
          <w:i/>
          <w:iCs/>
        </w:rPr>
        <w:t>Comput</w:t>
      </w:r>
      <w:proofErr w:type="spellEnd"/>
      <w:r w:rsidRPr="00567074">
        <w:rPr>
          <w:rFonts w:ascii="Times New Roman" w:eastAsia="맑은 고딕" w:hAnsi="Times New Roman" w:cs="Times New Roman"/>
          <w:i/>
          <w:iCs/>
        </w:rPr>
        <w: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w:t>
      </w:r>
      <w:proofErr w:type="spellStart"/>
      <w:r w:rsidRPr="00567074">
        <w:rPr>
          <w:rFonts w:ascii="Times New Roman" w:eastAsia="맑은 고딕" w:hAnsi="Times New Roman" w:cs="Times New Roman"/>
        </w:rPr>
        <w:t>Helwi</w:t>
      </w:r>
      <w:proofErr w:type="spellEnd"/>
      <w:r w:rsidRPr="00567074">
        <w:rPr>
          <w:rFonts w:ascii="Times New Roman" w:eastAsia="맑은 고딕" w:hAnsi="Times New Roman" w:cs="Times New Roman"/>
        </w:rPr>
        <w:t xml:space="preserve">, M.; Kowalsky, W.; May, F.; </w:t>
      </w:r>
      <w:proofErr w:type="spellStart"/>
      <w:r w:rsidRPr="00567074">
        <w:rPr>
          <w:rFonts w:ascii="Times New Roman" w:eastAsia="맑은 고딕" w:hAnsi="Times New Roman" w:cs="Times New Roman"/>
        </w:rPr>
        <w:t>Badinski</w:t>
      </w:r>
      <w:proofErr w:type="spellEnd"/>
      <w:r w:rsidRPr="00567074">
        <w:rPr>
          <w:rFonts w:ascii="Times New Roman" w:eastAsia="맑은 고딕" w:hAnsi="Times New Roman" w:cs="Times New Roman"/>
        </w:rPr>
        <w:t xml:space="preserve">, A.; Lennartz, C.; </w:t>
      </w:r>
      <w:proofErr w:type="spellStart"/>
      <w:r w:rsidRPr="00567074">
        <w:rPr>
          <w:rFonts w:ascii="Times New Roman" w:eastAsia="맑은 고딕" w:hAnsi="Times New Roman" w:cs="Times New Roman"/>
        </w:rPr>
        <w:t>Andrienko</w:t>
      </w:r>
      <w:proofErr w:type="spellEnd"/>
      <w:r w:rsidRPr="00567074">
        <w:rPr>
          <w:rFonts w:ascii="Times New Roman" w:eastAsia="맑은 고딕" w:hAnsi="Times New Roman" w:cs="Times New Roman"/>
        </w:rPr>
        <w:t xml:space="preserve">, D. Modeling of Organic Light Emitting Diodes: From Molecular to Device Properties. </w:t>
      </w:r>
      <w:r w:rsidRPr="00567074">
        <w:rPr>
          <w:rFonts w:ascii="Times New Roman" w:eastAsia="맑은 고딕" w:hAnsi="Times New Roman" w:cs="Times New Roman"/>
          <w:i/>
          <w:iCs/>
        </w:rPr>
        <w:t xml:space="preserve">Adv. </w:t>
      </w:r>
      <w:proofErr w:type="spellStart"/>
      <w:r w:rsidRPr="00567074">
        <w:rPr>
          <w:rFonts w:ascii="Times New Roman" w:eastAsia="맑은 고딕" w:hAnsi="Times New Roman" w:cs="Times New Roman"/>
          <w:i/>
          <w:iCs/>
        </w:rPr>
        <w:t>Funct</w:t>
      </w:r>
      <w:proofErr w:type="spellEnd"/>
      <w:r w:rsidRPr="00567074">
        <w:rPr>
          <w:rFonts w:ascii="Times New Roman" w:eastAsia="맑은 고딕" w:hAnsi="Times New Roman" w:cs="Times New Roman"/>
          <w:i/>
          <w:iCs/>
        </w:rPr>
        <w: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r>
      <w:proofErr w:type="spellStart"/>
      <w:r w:rsidRPr="00567074">
        <w:rPr>
          <w:rFonts w:ascii="Times New Roman" w:eastAsia="맑은 고딕" w:hAnsi="Times New Roman" w:cs="Times New Roman"/>
        </w:rPr>
        <w:t>Baumeier</w:t>
      </w:r>
      <w:proofErr w:type="spellEnd"/>
      <w:r w:rsidRPr="00567074">
        <w:rPr>
          <w:rFonts w:ascii="Times New Roman" w:eastAsia="맑은 고딕" w:hAnsi="Times New Roman" w:cs="Times New Roman"/>
        </w:rPr>
        <w:t xml:space="preserve">, B.; Kirkpatrick, J.; </w:t>
      </w:r>
      <w:proofErr w:type="spellStart"/>
      <w:r w:rsidRPr="00567074">
        <w:rPr>
          <w:rFonts w:ascii="Times New Roman" w:eastAsia="맑은 고딕" w:hAnsi="Times New Roman" w:cs="Times New Roman"/>
        </w:rPr>
        <w:t>Andrienko</w:t>
      </w:r>
      <w:proofErr w:type="spellEnd"/>
      <w:r w:rsidRPr="00567074">
        <w:rPr>
          <w:rFonts w:ascii="Times New Roman" w:eastAsia="맑은 고딕" w:hAnsi="Times New Roman" w:cs="Times New Roman"/>
        </w:rPr>
        <w:t xml:space="preserve">,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Pr>
          <w:rFonts w:ascii="Times New Roman" w:hAnsi="Times New Roman" w:cs="Times New Roman" w:hint="eastAsia"/>
          <w:b/>
          <w:sz w:val="24"/>
          <w:szCs w:val="18"/>
        </w:rPr>
        <w:t>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324863FE"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lastRenderedPageBreak/>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32</w:t>
      </w:r>
      <w:r w:rsidRPr="00EF60A6">
        <w:rPr>
          <w:rFonts w:ascii="Times New Roman" w:hAnsi="Times New Roman" w:cs="Times New Roman"/>
          <w:b/>
          <w:sz w:val="24"/>
          <w:szCs w:val="18"/>
        </w:rPr>
        <w:t>)</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B45CC79" w14:textId="77777777" w:rsidR="00A90B71" w:rsidRPr="00AC50AC" w:rsidRDefault="00A90B71" w:rsidP="00A90B71">
      <w:pPr>
        <w:rPr>
          <w:rFonts w:ascii="Times New Roman" w:hAnsi="Times New Roman" w:cs="Times New Roman"/>
        </w:rPr>
      </w:pPr>
    </w:p>
    <w:p w14:paraId="1FACFC56" w14:textId="77777777" w:rsidR="0045771F" w:rsidRPr="00A90B71" w:rsidRDefault="0045771F" w:rsidP="0045771F"/>
    <w:p w14:paraId="7BB4BD18" w14:textId="77777777" w:rsidR="0050711A" w:rsidRDefault="0050711A" w:rsidP="0050711A">
      <w:pPr>
        <w:widowControl/>
        <w:wordWrap/>
        <w:autoSpaceDE/>
        <w:autoSpaceDN/>
      </w:pPr>
      <w:r>
        <w:br w:type="page"/>
      </w:r>
    </w:p>
    <w:p w14:paraId="11E67718" w14:textId="77777777" w:rsidR="00266191" w:rsidRDefault="00266191" w:rsidP="00266191">
      <w:pPr>
        <w:widowControl/>
        <w:wordWrap/>
        <w:autoSpaceDE/>
        <w:autoSpaceDN/>
      </w:pPr>
    </w:p>
    <w:p w14:paraId="3BC62BD7" w14:textId="473AF67F"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3C96D87D"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4</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1BF7940"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3D6821">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3F4E3120"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6</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0E6B9BD3"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7</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4E3CE5CB"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8</w:t>
      </w:r>
      <w:r w:rsidRPr="00EF60A6">
        <w:rPr>
          <w:rFonts w:ascii="Times New Roman" w:hAnsi="Times New Roman" w:cs="Times New Roman"/>
          <w:b/>
          <w:sz w:val="24"/>
          <w:szCs w:val="18"/>
        </w:rPr>
        <w:t>)</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03F196A5"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9</w:t>
      </w:r>
      <w:r w:rsidRPr="00EF60A6">
        <w:rPr>
          <w:rFonts w:ascii="Times New Roman" w:hAnsi="Times New Roman" w:cs="Times New Roman"/>
          <w:b/>
          <w:sz w:val="24"/>
          <w:szCs w:val="18"/>
        </w:rPr>
        <w:t>)</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2312C6FE"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071303">
        <w:rPr>
          <w:rFonts w:ascii="Times New Roman" w:hAnsi="Times New Roman" w:cs="Times New Roman" w:hint="eastAsia"/>
          <w:b/>
          <w:sz w:val="24"/>
          <w:szCs w:val="18"/>
        </w:rPr>
        <w:t>0</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6AE4346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1</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B939F3" w14:textId="77777777" w:rsidR="006F2630" w:rsidRDefault="006F2630" w:rsidP="00F5333E">
      <w:pPr>
        <w:spacing w:after="0" w:line="240" w:lineRule="auto"/>
      </w:pPr>
      <w:r>
        <w:separator/>
      </w:r>
    </w:p>
  </w:endnote>
  <w:endnote w:type="continuationSeparator" w:id="0">
    <w:p w14:paraId="290DB708" w14:textId="77777777" w:rsidR="006F2630" w:rsidRDefault="006F2630"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999A2E" w14:textId="77777777" w:rsidR="006F2630" w:rsidRDefault="006F2630" w:rsidP="00F5333E">
      <w:pPr>
        <w:spacing w:after="0" w:line="240" w:lineRule="auto"/>
      </w:pPr>
      <w:r>
        <w:separator/>
      </w:r>
    </w:p>
  </w:footnote>
  <w:footnote w:type="continuationSeparator" w:id="0">
    <w:p w14:paraId="2D585F38" w14:textId="77777777" w:rsidR="006F2630" w:rsidRDefault="006F2630"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C0EB2"/>
    <w:rsid w:val="000C3D68"/>
    <w:rsid w:val="000D2B48"/>
    <w:rsid w:val="000D4AB3"/>
    <w:rsid w:val="0012602E"/>
    <w:rsid w:val="00140E29"/>
    <w:rsid w:val="00170514"/>
    <w:rsid w:val="00181782"/>
    <w:rsid w:val="00184DBA"/>
    <w:rsid w:val="00185E6A"/>
    <w:rsid w:val="001B07E6"/>
    <w:rsid w:val="001C0F2C"/>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40558E"/>
    <w:rsid w:val="00421FE7"/>
    <w:rsid w:val="00446232"/>
    <w:rsid w:val="004547EF"/>
    <w:rsid w:val="0045771F"/>
    <w:rsid w:val="00457F4B"/>
    <w:rsid w:val="0047672A"/>
    <w:rsid w:val="0049216A"/>
    <w:rsid w:val="00497914"/>
    <w:rsid w:val="004A36F6"/>
    <w:rsid w:val="004A6C1E"/>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240CC"/>
    <w:rsid w:val="00531020"/>
    <w:rsid w:val="005715D2"/>
    <w:rsid w:val="00574C1C"/>
    <w:rsid w:val="00575648"/>
    <w:rsid w:val="00576173"/>
    <w:rsid w:val="00585C9F"/>
    <w:rsid w:val="00585D55"/>
    <w:rsid w:val="0058770D"/>
    <w:rsid w:val="0059188E"/>
    <w:rsid w:val="0059389D"/>
    <w:rsid w:val="0059772C"/>
    <w:rsid w:val="005A439F"/>
    <w:rsid w:val="005B4E44"/>
    <w:rsid w:val="005B5756"/>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562FA"/>
    <w:rsid w:val="00861CBB"/>
    <w:rsid w:val="0086738D"/>
    <w:rsid w:val="0087036C"/>
    <w:rsid w:val="00871145"/>
    <w:rsid w:val="00887753"/>
    <w:rsid w:val="00887DF1"/>
    <w:rsid w:val="008907B0"/>
    <w:rsid w:val="008943AC"/>
    <w:rsid w:val="008A13E4"/>
    <w:rsid w:val="008B0A2F"/>
    <w:rsid w:val="008C0C8D"/>
    <w:rsid w:val="008D5289"/>
    <w:rsid w:val="008E4FCC"/>
    <w:rsid w:val="008F3787"/>
    <w:rsid w:val="008F418C"/>
    <w:rsid w:val="008F6340"/>
    <w:rsid w:val="00903E52"/>
    <w:rsid w:val="00905325"/>
    <w:rsid w:val="00912663"/>
    <w:rsid w:val="00912F1A"/>
    <w:rsid w:val="009140D5"/>
    <w:rsid w:val="00917173"/>
    <w:rsid w:val="00921F24"/>
    <w:rsid w:val="00925174"/>
    <w:rsid w:val="009302FB"/>
    <w:rsid w:val="00931C93"/>
    <w:rsid w:val="00933286"/>
    <w:rsid w:val="00934D52"/>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6C42"/>
    <w:rsid w:val="00CE1C55"/>
    <w:rsid w:val="00CE30E5"/>
    <w:rsid w:val="00CE3BE1"/>
    <w:rsid w:val="00CF7476"/>
    <w:rsid w:val="00D01C1D"/>
    <w:rsid w:val="00D06338"/>
    <w:rsid w:val="00D07820"/>
    <w:rsid w:val="00D10528"/>
    <w:rsid w:val="00D12285"/>
    <w:rsid w:val="00D22F52"/>
    <w:rsid w:val="00D314A3"/>
    <w:rsid w:val="00D532DD"/>
    <w:rsid w:val="00D57F33"/>
    <w:rsid w:val="00D7026F"/>
    <w:rsid w:val="00D7332C"/>
    <w:rsid w:val="00D9068E"/>
    <w:rsid w:val="00D944B4"/>
    <w:rsid w:val="00D95D69"/>
    <w:rsid w:val="00D96974"/>
    <w:rsid w:val="00DB779C"/>
    <w:rsid w:val="00DD2B2F"/>
    <w:rsid w:val="00DF0213"/>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62ED"/>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2.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4.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56</Pages>
  <Words>12072</Words>
  <Characters>75815</Characters>
  <Application>Microsoft Office Word</Application>
  <DocSecurity>0</DocSecurity>
  <Lines>1547</Lines>
  <Paragraphs>58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8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44</cp:revision>
  <dcterms:created xsi:type="dcterms:W3CDTF">2022-12-16T08:31:00Z</dcterms:created>
  <dcterms:modified xsi:type="dcterms:W3CDTF">2025-02-20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